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Default="00702607" w:rsidP="009E7086">
      <w:pPr>
        <w:rPr>
          <w:b/>
          <w:sz w:val="28"/>
        </w:rPr>
      </w:pPr>
      <w:r>
        <w:rPr>
          <w:b/>
          <w:sz w:val="28"/>
        </w:rPr>
        <w:t>Kin-</w:t>
      </w:r>
      <w:r w:rsidR="00C655CD">
        <w:rPr>
          <w:b/>
          <w:sz w:val="28"/>
        </w:rPr>
        <w:t>A</w:t>
      </w:r>
      <w:r w:rsidR="00A96A26">
        <w:rPr>
          <w:b/>
          <w:sz w:val="28"/>
        </w:rPr>
        <w:t>ge</w:t>
      </w:r>
      <w:r w:rsidR="00C655CD">
        <w:rPr>
          <w:b/>
          <w:sz w:val="28"/>
        </w:rPr>
        <w:t>-</w:t>
      </w:r>
      <w:r w:rsidR="00A96A26">
        <w:rPr>
          <w:b/>
          <w:sz w:val="28"/>
        </w:rPr>
        <w:t>C</w:t>
      </w:r>
      <w:r w:rsidR="00C655CD">
        <w:rPr>
          <w:b/>
          <w:sz w:val="28"/>
        </w:rPr>
        <w:t xml:space="preserve">ohort </w:t>
      </w:r>
      <w:r w:rsidR="00326DA6">
        <w:rPr>
          <w:b/>
          <w:sz w:val="28"/>
        </w:rPr>
        <w:t>analysis</w:t>
      </w:r>
    </w:p>
    <w:p w:rsidR="009E7086" w:rsidRPr="00032D27" w:rsidRDefault="009E7086" w:rsidP="009E7086">
      <w:pPr>
        <w:rPr>
          <w:i/>
          <w:sz w:val="20"/>
        </w:rPr>
      </w:pPr>
      <w:r w:rsidRPr="00032D27">
        <w:rPr>
          <w:i/>
          <w:sz w:val="20"/>
        </w:rPr>
        <w:t>Diego Alburez-Gutierrez</w:t>
      </w:r>
    </w:p>
    <w:p w:rsidR="009E7086" w:rsidRPr="00032D27" w:rsidRDefault="00B6584D" w:rsidP="00226774">
      <w:pPr>
        <w:rPr>
          <w:i/>
          <w:sz w:val="20"/>
        </w:rPr>
      </w:pPr>
      <w:r>
        <w:rPr>
          <w:i/>
          <w:sz w:val="20"/>
        </w:rPr>
        <w:t>13</w:t>
      </w:r>
      <w:bookmarkStart w:id="0" w:name="_GoBack"/>
      <w:bookmarkEnd w:id="0"/>
      <w:r w:rsidR="009E7086" w:rsidRPr="00032D27">
        <w:rPr>
          <w:i/>
          <w:sz w:val="20"/>
        </w:rPr>
        <w:t xml:space="preserve">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Keyfitz-Pullum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B6584D"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mothers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110B2" w:rsidRDefault="00B6584D" w:rsidP="00226774">
      <w:pPr>
        <w:jc w:val="center"/>
        <w:rPr>
          <w:rFonts w:eastAsiaTheme="minorEastAsia"/>
        </w:rPr>
      </w:pPr>
      <m:oMathPara>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m:oMathPara>
    </w:p>
    <w:p w:rsidR="00BC73B1"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w:t>
      </w:r>
      <w:r w:rsidR="00631FEE">
        <w:t xml:space="preserve">multiple decrement </w:t>
      </w:r>
      <w:r w:rsidR="00226774">
        <w:t xml:space="preserve">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FF390E">
        <w:t xml:space="preserve">where </w:t>
      </w:r>
      <w:r w:rsidR="00AC6F79">
        <w:t xml:space="preserve">a </w:t>
      </w:r>
      <w:r w:rsidR="00AC6F79">
        <w:rPr>
          <w:rFonts w:eastAsiaTheme="minorEastAsia"/>
        </w:rPr>
        <w:t>woma</w:t>
      </w:r>
      <w:r w:rsidR="00FF390E">
        <w:rPr>
          <w:rFonts w:eastAsiaTheme="minorEastAsia"/>
        </w:rPr>
        <w:t xml:space="preserve">n can exit the population </w:t>
      </w:r>
      <w:r w:rsidR="00171BD3">
        <w:rPr>
          <w:rFonts w:eastAsiaTheme="minorEastAsia"/>
        </w:rPr>
        <w:t xml:space="preserve">of “non-bereaved women” </w:t>
      </w:r>
      <w:r w:rsidR="00FF390E">
        <w:rPr>
          <w:rFonts w:eastAsiaTheme="minorEastAsia"/>
        </w:rPr>
        <w:t xml:space="preserve">either by losing a child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F390E">
        <w:rPr>
          <w:rFonts w:eastAsiaTheme="minorEastAsia"/>
        </w:rPr>
        <w:t xml:space="preserve"> or by dying</w:t>
      </w:r>
      <w:r w:rsidR="0057588E">
        <w:rPr>
          <w:rFonts w:eastAsiaTheme="minorEastAsia"/>
        </w:rPr>
        <w:t xml:space="preserve"> herself</w:t>
      </w:r>
      <w:r w:rsidR="00FF390E">
        <w:rPr>
          <w:rFonts w:eastAsiaTheme="minorEastAsia"/>
        </w:rPr>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FF390E">
        <w:rPr>
          <w:rFonts w:eastAsiaTheme="minorEastAsia"/>
        </w:rPr>
        <w:t xml:space="preserve"> so that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m:t>
            </m:r>
            <m:r>
              <w:rPr>
                <w:rFonts w:ascii="Cambria Math" w:eastAsia="Cambria Math" w:hAnsi="Cambria Math" w:cs="Cambria Math"/>
              </w:rPr>
              <m:t>ther</m:t>
            </m:r>
          </m:sup>
        </m:sSubSup>
      </m:oMath>
      <w:r w:rsidR="00996251">
        <w:rPr>
          <w:rFonts w:eastAsiaTheme="minorEastAsia"/>
        </w:rPr>
        <w:t xml:space="preserve"> is the</w:t>
      </w:r>
      <w:r w:rsidR="00996251" w:rsidRPr="00996251">
        <w:rPr>
          <w:rFonts w:eastAsiaTheme="minorEastAsia"/>
        </w:rPr>
        <w:t xml:space="preserve"> </w:t>
      </w:r>
      <w:r w:rsidR="00996251">
        <w:rPr>
          <w:rFonts w:eastAsiaTheme="minorEastAsia"/>
        </w:rPr>
        <w:t>probability of leaving the state of being a non-bereaved woman</w:t>
      </w:r>
      <w:r w:rsidR="00FF390E">
        <w:rPr>
          <w:rFonts w:eastAsiaTheme="minorEastAsia"/>
        </w:rPr>
        <w:t>.</w:t>
      </w:r>
      <w:r w:rsidR="00805050">
        <w:rPr>
          <w:rFonts w:eastAsiaTheme="minorEastAsia"/>
        </w:rPr>
        <w:t xml:space="preserve"> </w:t>
      </w:r>
      <w:r w:rsidR="00020F38">
        <w:rPr>
          <w:rFonts w:eastAsiaTheme="minorEastAsia"/>
        </w:rPr>
        <w:t>For a unit radix</w:t>
      </w:r>
      <w:r w:rsidR="00805050">
        <w:rPr>
          <w:rFonts w:eastAsiaTheme="minorEastAsia"/>
        </w:rPr>
        <w:t xml:space="preserve">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BC73B1">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is the fraction of women </w:t>
      </w:r>
      <w:r w:rsidR="002E4AA7">
        <w:rPr>
          <w:rFonts w:eastAsiaTheme="minorEastAsia"/>
        </w:rPr>
        <w:t xml:space="preserve">in a </w:t>
      </w:r>
      <w:r w:rsidR="005854A7">
        <w:rPr>
          <w:rFonts w:eastAsiaTheme="minorEastAsia"/>
        </w:rPr>
        <w:t xml:space="preserve">cohort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p>
    <w:p w:rsidR="00226774" w:rsidRDefault="002C4BDE" w:rsidP="00226774">
      <w:r>
        <w:rPr>
          <w:rFonts w:eastAsiaTheme="minorEastAsia"/>
        </w:rPr>
        <w:t xml:space="preserve">Strictly speaking, these </w:t>
      </w:r>
      <w:r w:rsidR="00226774">
        <w:rPr>
          <w:rFonts w:eastAsiaTheme="minorEastAsia"/>
        </w:rPr>
        <w:t xml:space="preserve">estimates </w:t>
      </w:r>
      <w:r>
        <w:rPr>
          <w:rFonts w:eastAsiaTheme="minorEastAsia"/>
        </w:rPr>
        <w:t xml:space="preserve">do not </w:t>
      </w:r>
      <w:r w:rsidR="00226774">
        <w:rPr>
          <w:rFonts w:eastAsiaTheme="minorEastAsia"/>
        </w:rPr>
        <w:t xml:space="preserve">refer to </w:t>
      </w:r>
      <w:r>
        <w:rPr>
          <w:rFonts w:eastAsiaTheme="minorEastAsia"/>
        </w:rPr>
        <w:t>mothers</w:t>
      </w:r>
      <w:r w:rsidR="00226774">
        <w:rPr>
          <w:rFonts w:eastAsiaTheme="minorEastAsia"/>
        </w:rPr>
        <w:t xml:space="preserve">, since </w:t>
      </w:r>
      <w:r w:rsidR="00226774">
        <w:t>the</w:t>
      </w:r>
      <w:r w:rsidR="00734F5F">
        <w:t xml:space="preserve"> input UN WPP demographic rates do not report the fraction of women who are mothers</w:t>
      </w:r>
      <w:r w:rsidR="00226774">
        <w:t>.</w:t>
      </w:r>
      <w:r w:rsidR="00BA1E92">
        <w:t xml:space="preserve"> W</w:t>
      </w:r>
      <w:r w:rsidR="00226774">
        <w:t>e rescale our estimates using a similar life table approach</w:t>
      </w:r>
      <w:r w:rsidR="00BC22A9">
        <w:t xml:space="preserve"> where</w:t>
      </w:r>
      <w:r w:rsidR="00226774">
        <w:t xml:space="preserve"> </w:t>
      </w:r>
      <w:r w:rsidR="00BC22A9">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A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226774" w:rsidRPr="00734305" w:rsidRDefault="00B6584D" w:rsidP="00226774">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AM</m:t>
                </m:r>
              </m:e>
              <m:sub>
                <m:d>
                  <m:dPr>
                    <m:ctrlPr>
                      <w:rPr>
                        <w:rFonts w:ascii="Cambria Math" w:hAnsi="Cambria Math"/>
                        <w:i/>
                      </w:rPr>
                    </m:ctrlPr>
                  </m:dPr>
                  <m:e>
                    <m:r>
                      <w:rPr>
                        <w:rFonts w:ascii="Cambria Math" w:hAnsi="Cambria Math"/>
                      </w:rPr>
                      <m:t>a,c,p</m:t>
                    </m:r>
                  </m:e>
                </m:d>
              </m:sub>
            </m:sSub>
          </m:den>
        </m:f>
        <m:r>
          <w:rPr>
            <w:rFonts w:ascii="Cambria Math" w:hAnsi="Cambria Math"/>
          </w:rPr>
          <m:t>*1000</m:t>
        </m:r>
      </m:oMath>
      <w:r w:rsidR="00226774">
        <w:rPr>
          <w:rFonts w:eastAsiaTheme="minorEastAsia"/>
        </w:rPr>
        <w:t>.</w:t>
      </w:r>
    </w:p>
    <w:p w:rsidR="00D5493E" w:rsidRDefault="00046E9D" w:rsidP="00226774">
      <w:r>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204ECE">
        <w:t xml:space="preserve"> for Eq. X</w:t>
      </w:r>
      <w:r w:rsidR="00C16CC1">
        <w:t>.</w:t>
      </w:r>
    </w:p>
    <w:p w:rsidR="00634AEA" w:rsidRPr="00B94518" w:rsidRDefault="00634AEA" w:rsidP="00226774">
      <w:pPr>
        <w:rPr>
          <w:b/>
        </w:rPr>
      </w:pPr>
      <w:r w:rsidRPr="00B94518">
        <w:rPr>
          <w:b/>
        </w:rPr>
        <w:lastRenderedPageBreak/>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20F38"/>
    <w:rsid w:val="00023C90"/>
    <w:rsid w:val="00032D27"/>
    <w:rsid w:val="000370EF"/>
    <w:rsid w:val="00046199"/>
    <w:rsid w:val="000465F8"/>
    <w:rsid w:val="00046E9D"/>
    <w:rsid w:val="00047355"/>
    <w:rsid w:val="00090AFF"/>
    <w:rsid w:val="000947F5"/>
    <w:rsid w:val="000F089D"/>
    <w:rsid w:val="000F0F4F"/>
    <w:rsid w:val="00122E42"/>
    <w:rsid w:val="00130C7B"/>
    <w:rsid w:val="00146DBD"/>
    <w:rsid w:val="00171BD3"/>
    <w:rsid w:val="001722DB"/>
    <w:rsid w:val="00195FB1"/>
    <w:rsid w:val="001A5BF9"/>
    <w:rsid w:val="001B1009"/>
    <w:rsid w:val="001E09B6"/>
    <w:rsid w:val="001F02F6"/>
    <w:rsid w:val="001F51A6"/>
    <w:rsid w:val="0020403E"/>
    <w:rsid w:val="00204ECE"/>
    <w:rsid w:val="002171D7"/>
    <w:rsid w:val="00226774"/>
    <w:rsid w:val="002304D5"/>
    <w:rsid w:val="0024457F"/>
    <w:rsid w:val="002519C5"/>
    <w:rsid w:val="00255517"/>
    <w:rsid w:val="00264CB4"/>
    <w:rsid w:val="00297EF8"/>
    <w:rsid w:val="002C4BDE"/>
    <w:rsid w:val="002C71BE"/>
    <w:rsid w:val="002D74EE"/>
    <w:rsid w:val="002E4AA7"/>
    <w:rsid w:val="003132F9"/>
    <w:rsid w:val="00323216"/>
    <w:rsid w:val="00326DA6"/>
    <w:rsid w:val="00331E66"/>
    <w:rsid w:val="0033566C"/>
    <w:rsid w:val="00344EAC"/>
    <w:rsid w:val="00397187"/>
    <w:rsid w:val="003A1007"/>
    <w:rsid w:val="003C4E07"/>
    <w:rsid w:val="003D7A13"/>
    <w:rsid w:val="00407C93"/>
    <w:rsid w:val="00417E72"/>
    <w:rsid w:val="00421B3C"/>
    <w:rsid w:val="00430DA8"/>
    <w:rsid w:val="00432219"/>
    <w:rsid w:val="004415D1"/>
    <w:rsid w:val="00441A17"/>
    <w:rsid w:val="004642FB"/>
    <w:rsid w:val="00495A08"/>
    <w:rsid w:val="004D7F09"/>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607D79"/>
    <w:rsid w:val="006101B1"/>
    <w:rsid w:val="00616BB7"/>
    <w:rsid w:val="00631FEE"/>
    <w:rsid w:val="00634AEA"/>
    <w:rsid w:val="00646AB0"/>
    <w:rsid w:val="00672340"/>
    <w:rsid w:val="0069361F"/>
    <w:rsid w:val="006B06E0"/>
    <w:rsid w:val="006B571E"/>
    <w:rsid w:val="006C5C6D"/>
    <w:rsid w:val="006E4A4E"/>
    <w:rsid w:val="006E7EA6"/>
    <w:rsid w:val="006F031B"/>
    <w:rsid w:val="006F3B58"/>
    <w:rsid w:val="00702607"/>
    <w:rsid w:val="00703473"/>
    <w:rsid w:val="007110B2"/>
    <w:rsid w:val="00734305"/>
    <w:rsid w:val="00734F5F"/>
    <w:rsid w:val="00743FC8"/>
    <w:rsid w:val="00753A66"/>
    <w:rsid w:val="00765B1B"/>
    <w:rsid w:val="00787252"/>
    <w:rsid w:val="007C4050"/>
    <w:rsid w:val="007F119D"/>
    <w:rsid w:val="007F506B"/>
    <w:rsid w:val="00805050"/>
    <w:rsid w:val="0085278E"/>
    <w:rsid w:val="008A7D9E"/>
    <w:rsid w:val="008C0194"/>
    <w:rsid w:val="008F0046"/>
    <w:rsid w:val="008F4111"/>
    <w:rsid w:val="00912029"/>
    <w:rsid w:val="00920F07"/>
    <w:rsid w:val="00923519"/>
    <w:rsid w:val="00927E56"/>
    <w:rsid w:val="00945134"/>
    <w:rsid w:val="009479CD"/>
    <w:rsid w:val="00951235"/>
    <w:rsid w:val="00953620"/>
    <w:rsid w:val="00955CA1"/>
    <w:rsid w:val="00976C9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41427"/>
    <w:rsid w:val="00A54754"/>
    <w:rsid w:val="00A93622"/>
    <w:rsid w:val="00A93B60"/>
    <w:rsid w:val="00A96A26"/>
    <w:rsid w:val="00AA635E"/>
    <w:rsid w:val="00AB6E53"/>
    <w:rsid w:val="00AB7F9D"/>
    <w:rsid w:val="00AC6F79"/>
    <w:rsid w:val="00B110BA"/>
    <w:rsid w:val="00B21440"/>
    <w:rsid w:val="00B61CD5"/>
    <w:rsid w:val="00B6584D"/>
    <w:rsid w:val="00B931C5"/>
    <w:rsid w:val="00B94518"/>
    <w:rsid w:val="00BA1E92"/>
    <w:rsid w:val="00BA5FF6"/>
    <w:rsid w:val="00BB0BBF"/>
    <w:rsid w:val="00BB2CCE"/>
    <w:rsid w:val="00BB3A71"/>
    <w:rsid w:val="00BC22A9"/>
    <w:rsid w:val="00BC73B1"/>
    <w:rsid w:val="00BD5E43"/>
    <w:rsid w:val="00C16CC1"/>
    <w:rsid w:val="00C234DB"/>
    <w:rsid w:val="00C3038D"/>
    <w:rsid w:val="00C568A1"/>
    <w:rsid w:val="00C60D4E"/>
    <w:rsid w:val="00C655CD"/>
    <w:rsid w:val="00C75345"/>
    <w:rsid w:val="00CB448A"/>
    <w:rsid w:val="00CB5D15"/>
    <w:rsid w:val="00CD2354"/>
    <w:rsid w:val="00CD51EE"/>
    <w:rsid w:val="00D11014"/>
    <w:rsid w:val="00D15536"/>
    <w:rsid w:val="00D36662"/>
    <w:rsid w:val="00D46488"/>
    <w:rsid w:val="00D5493E"/>
    <w:rsid w:val="00D73EDD"/>
    <w:rsid w:val="00D75369"/>
    <w:rsid w:val="00D94067"/>
    <w:rsid w:val="00DA1E90"/>
    <w:rsid w:val="00DB20C2"/>
    <w:rsid w:val="00DB76BF"/>
    <w:rsid w:val="00E02BD5"/>
    <w:rsid w:val="00E2278E"/>
    <w:rsid w:val="00E23C44"/>
    <w:rsid w:val="00E23DCE"/>
    <w:rsid w:val="00E25A50"/>
    <w:rsid w:val="00E76E40"/>
    <w:rsid w:val="00E91602"/>
    <w:rsid w:val="00E94D5A"/>
    <w:rsid w:val="00EC16DF"/>
    <w:rsid w:val="00EE6422"/>
    <w:rsid w:val="00EF4BF1"/>
    <w:rsid w:val="00EF707B"/>
    <w:rsid w:val="00F01BDE"/>
    <w:rsid w:val="00F35E1F"/>
    <w:rsid w:val="00F62D31"/>
    <w:rsid w:val="00F6328B"/>
    <w:rsid w:val="00F91883"/>
    <w:rsid w:val="00FA3A48"/>
    <w:rsid w:val="00FC4B51"/>
    <w:rsid w:val="00FD2201"/>
    <w:rsid w:val="00FD283A"/>
    <w:rsid w:val="00FE28BC"/>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F2F220-5C72-4E60-828E-C510A8F8C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72F788.dotm</Template>
  <TotalTime>0</TotalTime>
  <Pages>2</Pages>
  <Words>1042</Words>
  <Characters>594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6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88</cp:revision>
  <cp:lastPrinted>2020-02-13T14:47:00Z</cp:lastPrinted>
  <dcterms:created xsi:type="dcterms:W3CDTF">2020-02-06T10:35:00Z</dcterms:created>
  <dcterms:modified xsi:type="dcterms:W3CDTF">2020-02-1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